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36E2D59" w14:textId="34B51B0D" w:rsidR="00DC7C06" w:rsidRPr="008A4A26" w:rsidRDefault="00DC7C06" w:rsidP="00DC7C06">
      <w:pPr>
        <w:shd w:val="clear" w:color="auto" w:fill="FFFFFF"/>
        <w:spacing w:line="360" w:lineRule="atLeast"/>
        <w:textAlignment w:val="baseline"/>
        <w:rPr>
          <w:rFonts w:eastAsia="Times New Roman" w:cs="Arial"/>
          <w:b/>
          <w:color w:val="2A2A2A"/>
          <w:sz w:val="24"/>
          <w:szCs w:val="24"/>
          <w:lang w:eastAsia="en-AU"/>
        </w:rPr>
      </w:pPr>
      <w:r w:rsidRPr="008A4A26">
        <w:rPr>
          <w:rFonts w:eastAsia="Times New Roman" w:cs="Arial"/>
          <w:b/>
          <w:color w:val="2A2A2A"/>
          <w:sz w:val="24"/>
          <w:szCs w:val="24"/>
          <w:lang w:eastAsia="en-AU"/>
        </w:rPr>
        <w:t xml:space="preserve">Consolidated criteria for reporting qualitative studies (COREQ): 32-item checklist </w:t>
      </w:r>
      <w:r w:rsidR="0087539D" w:rsidRPr="008A4A26">
        <w:rPr>
          <w:rFonts w:eastAsia="Times New Roman" w:cs="Arial"/>
          <w:b/>
          <w:color w:val="2A2A2A"/>
          <w:sz w:val="24"/>
          <w:szCs w:val="24"/>
          <w:lang w:eastAsia="en-AU"/>
        </w:rPr>
        <w:fldChar w:fldCharType="begin"/>
      </w:r>
      <w:r w:rsidR="0064370D" w:rsidRPr="008A4A26">
        <w:rPr>
          <w:rFonts w:eastAsia="Times New Roman" w:cs="Arial"/>
          <w:b/>
          <w:color w:val="2A2A2A"/>
          <w:sz w:val="24"/>
          <w:szCs w:val="24"/>
          <w:lang w:eastAsia="en-AU"/>
        </w:rPr>
        <w:instrText xml:space="preserve"> ADDIN EN.CITE &lt;EndNote&gt;&lt;Cite&gt;&lt;Author&gt;Tong&lt;/Author&gt;&lt;Year&gt;2007&lt;/Year&gt;&lt;RecNum&gt;9386&lt;/RecNum&gt;&lt;DisplayText&gt;(1)&lt;/DisplayText&gt;&lt;record&gt;&lt;rec-number&gt;9386&lt;/rec-number&gt;&lt;foreign-keys&gt;&lt;key app="EN" db-id="r920app9lpesvae0sd95ftro0t5rt00aw9rz" timestamp="1465168336"&gt;9386&lt;/key&gt;&lt;/foreign-keys&gt;&lt;ref-type name="Journal Article"&gt;17&lt;/ref-type&gt;&lt;contributors&gt;&lt;authors&gt;&lt;author&gt;Tong, Allison&lt;/author&gt;&lt;author&gt;Sainsbury, Peter&lt;/author&gt;&lt;author&gt;Craig, Jonathan&lt;/author&gt;&lt;/authors&gt;&lt;/contributors&gt;&lt;titles&gt;&lt;title&gt;Consolidated criteria for reporting qualitative research (COREQ): a 32-item checklist for interviews and focus groups&lt;/title&gt;&lt;secondary-title&gt;International Journal for Quality in Health Care&lt;/secondary-title&gt;&lt;/titles&gt;&lt;periodical&gt;&lt;full-title&gt;International Journal for Quality in Health Care&lt;/full-title&gt;&lt;/periodical&gt;&lt;pages&gt;349-357&lt;/pages&gt;&lt;volume&gt;19&lt;/volume&gt;&lt;number&gt;6&lt;/number&gt;&lt;dates&gt;&lt;year&gt;2007&lt;/year&gt;&lt;pub-dates&gt;&lt;date&gt;2007-12-01 00:00:00&lt;/date&gt;&lt;/pub-dates&gt;&lt;/dates&gt;&lt;urls&gt;&lt;related-urls&gt;&lt;url&gt;http://intqhc.oxfordjournals.org/content/intqhc/19/6/349.full.pdf&lt;/url&gt;&lt;url&gt;https://watermark.silverchair.com/mzm042.pdf?token=AQECAHi208BE49Ooan9kkhW_Ercy7Dm3ZL_9Cf3qfKAc485ysgAAAb0wggG5BgkqhkiG9w0BBwagggGqMIIBpgIBADCCAZ8GCSqGSIb3DQEHATAeBglghkgBZQMEAS4wEQQMDJuOxWSsGpqYRMIGAgEQgIIBcJE8-mv9LdVO_n6ROngxFk3CGtv_GOuf9bd3XkMVJLpN10RdBclEJM1mIH8MOASBSPdm1E5l5Y6sL4ugGPfASBdB_xLQk6NfoTKL1SNU7C-fbRjHdIMFxoXZhMTvnUXZtDxZpZIHBD-UxQMdHmrPtTBlQkMhftS2o5qoN5MXUodtpVwN4GUxp6rpDWQ6vXFmrjkgxq7bxCbkItjbw3j79PK87pe9Lf0AWWbwAh4KEsi99stNG8bAhl5iqaeUsddQueyTS8_uPLcdvfGzHNqW6dOtnH_R1Gc7D5NfDR-ULVf_j0jepHHHySA9ql3hLnwEv4vRXmp81kiov5cPskvAVJmIxe_R0r61MKNSLtOrQWSxr51U3LKbLtCszdJQfV0v2GjJZeTf_nI89aBw2TB3-o_qVj1c7IqMUzTakM0JFHLY8zq2CXVjGxn-He-ReT6mbp2RTElTjYlgD2zvbXaR16vBFn6jUO5EJ7uFnn35RKun&lt;/url&gt;&lt;/related-urls&gt;&lt;/urls&gt;&lt;electronic-resource-num&gt;10.1093/intqhc/mzm042&lt;/electronic-resource-num&gt;&lt;/record&gt;&lt;/Cite&gt;&lt;/EndNote&gt;</w:instrText>
      </w:r>
      <w:r w:rsidR="0087539D" w:rsidRPr="008A4A26">
        <w:rPr>
          <w:rFonts w:eastAsia="Times New Roman" w:cs="Arial"/>
          <w:b/>
          <w:color w:val="2A2A2A"/>
          <w:sz w:val="24"/>
          <w:szCs w:val="24"/>
          <w:lang w:eastAsia="en-AU"/>
        </w:rPr>
        <w:fldChar w:fldCharType="separate"/>
      </w:r>
      <w:r w:rsidR="0064370D" w:rsidRPr="008A4A26">
        <w:rPr>
          <w:rFonts w:eastAsia="Times New Roman" w:cs="Arial"/>
          <w:b/>
          <w:noProof/>
          <w:color w:val="2A2A2A"/>
          <w:sz w:val="24"/>
          <w:szCs w:val="24"/>
          <w:lang w:eastAsia="en-AU"/>
        </w:rPr>
        <w:t>(1)</w:t>
      </w:r>
      <w:r w:rsidR="0087539D" w:rsidRPr="008A4A26">
        <w:rPr>
          <w:rFonts w:eastAsia="Times New Roman" w:cs="Arial"/>
          <w:b/>
          <w:color w:val="2A2A2A"/>
          <w:sz w:val="24"/>
          <w:szCs w:val="24"/>
          <w:lang w:eastAsia="en-AU"/>
        </w:rPr>
        <w:fldChar w:fldCharType="end"/>
      </w:r>
    </w:p>
    <w:tbl>
      <w:tblPr>
        <w:tblW w:w="5000" w:type="pct"/>
        <w:tblBorders>
          <w:top w:val="single" w:sz="6" w:space="0" w:color="CFD5E4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799"/>
        <w:gridCol w:w="2479"/>
        <w:gridCol w:w="3715"/>
        <w:gridCol w:w="87"/>
        <w:gridCol w:w="946"/>
      </w:tblGrid>
      <w:tr w:rsidR="00E4028C" w:rsidRPr="00DC7C06" w14:paraId="536E2D5F" w14:textId="77777777" w:rsidTr="00DA22C0">
        <w:trPr>
          <w:tblHeader/>
        </w:trPr>
        <w:tc>
          <w:tcPr>
            <w:tcW w:w="997" w:type="pct"/>
            <w:tcBorders>
              <w:top w:val="nil"/>
              <w:left w:val="nil"/>
              <w:bottom w:val="single" w:sz="6" w:space="0" w:color="CFD5E4"/>
              <w:right w:val="nil"/>
            </w:tcBorders>
            <w:shd w:val="clear" w:color="auto" w:fill="F2F5F9"/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5A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b/>
                <w:bCs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b/>
                <w:bCs/>
                <w:sz w:val="24"/>
                <w:szCs w:val="24"/>
                <w:lang w:eastAsia="en-AU"/>
              </w:rPr>
              <w:t>No </w:t>
            </w:r>
          </w:p>
        </w:tc>
        <w:tc>
          <w:tcPr>
            <w:tcW w:w="1373" w:type="pct"/>
            <w:tcBorders>
              <w:top w:val="nil"/>
              <w:left w:val="nil"/>
              <w:bottom w:val="single" w:sz="6" w:space="0" w:color="CFD5E4"/>
              <w:right w:val="nil"/>
            </w:tcBorders>
            <w:shd w:val="clear" w:color="auto" w:fill="F2F5F9"/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5B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b/>
                <w:bCs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b/>
                <w:bCs/>
                <w:sz w:val="24"/>
                <w:szCs w:val="24"/>
                <w:lang w:eastAsia="en-AU"/>
              </w:rPr>
              <w:t>Item </w:t>
            </w:r>
          </w:p>
        </w:tc>
        <w:tc>
          <w:tcPr>
            <w:tcW w:w="2058" w:type="pct"/>
            <w:tcBorders>
              <w:top w:val="nil"/>
              <w:left w:val="nil"/>
              <w:bottom w:val="single" w:sz="6" w:space="0" w:color="CFD5E4"/>
              <w:right w:val="nil"/>
            </w:tcBorders>
            <w:shd w:val="clear" w:color="auto" w:fill="F2F5F9"/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5C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b/>
                <w:bCs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b/>
                <w:bCs/>
                <w:sz w:val="24"/>
                <w:szCs w:val="24"/>
                <w:lang w:eastAsia="en-AU"/>
              </w:rPr>
              <w:t>Guide questions/description </w:t>
            </w:r>
          </w:p>
        </w:tc>
        <w:tc>
          <w:tcPr>
            <w:tcW w:w="48" w:type="pct"/>
            <w:tcBorders>
              <w:top w:val="nil"/>
              <w:left w:val="nil"/>
              <w:bottom w:val="single" w:sz="6" w:space="0" w:color="CFD5E4"/>
              <w:right w:val="nil"/>
            </w:tcBorders>
            <w:shd w:val="clear" w:color="auto" w:fill="F2F5F9"/>
          </w:tcPr>
          <w:p w14:paraId="536E2D5D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b/>
                <w:bCs/>
                <w:sz w:val="24"/>
                <w:szCs w:val="24"/>
                <w:lang w:eastAsia="en-AU"/>
              </w:rPr>
            </w:pPr>
          </w:p>
        </w:tc>
        <w:tc>
          <w:tcPr>
            <w:tcW w:w="524" w:type="pct"/>
            <w:tcBorders>
              <w:top w:val="nil"/>
              <w:left w:val="nil"/>
              <w:bottom w:val="single" w:sz="6" w:space="0" w:color="CFD5E4"/>
              <w:right w:val="nil"/>
            </w:tcBorders>
            <w:shd w:val="clear" w:color="auto" w:fill="F2F5F9"/>
          </w:tcPr>
          <w:p w14:paraId="536E2D5E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b/>
                <w:bCs/>
                <w:sz w:val="24"/>
                <w:szCs w:val="24"/>
                <w:lang w:eastAsia="en-AU"/>
              </w:rPr>
            </w:pPr>
            <w:r>
              <w:rPr>
                <w:rFonts w:ascii="inherit" w:eastAsia="Times New Roman" w:hAnsi="inherit" w:cs="Arial"/>
                <w:b/>
                <w:bCs/>
                <w:sz w:val="24"/>
                <w:szCs w:val="24"/>
                <w:lang w:eastAsia="en-AU"/>
              </w:rPr>
              <w:t>Page number</w:t>
            </w:r>
          </w:p>
        </w:tc>
      </w:tr>
      <w:tr w:rsidR="00E4028C" w:rsidRPr="00DC7C06" w14:paraId="536E2D65" w14:textId="77777777" w:rsidTr="00DA22C0">
        <w:tc>
          <w:tcPr>
            <w:tcW w:w="997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60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b/>
                <w:bCs/>
                <w:sz w:val="24"/>
                <w:szCs w:val="24"/>
                <w:bdr w:val="none" w:sz="0" w:space="0" w:color="auto" w:frame="1"/>
                <w:lang w:eastAsia="en-AU"/>
              </w:rPr>
              <w:t>Domain 1: Research team and reflexivity</w:t>
            </w: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 </w:t>
            </w:r>
          </w:p>
        </w:tc>
        <w:tc>
          <w:tcPr>
            <w:tcW w:w="1373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61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 </w:t>
            </w:r>
          </w:p>
        </w:tc>
        <w:tc>
          <w:tcPr>
            <w:tcW w:w="2058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62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 </w:t>
            </w:r>
          </w:p>
        </w:tc>
        <w:tc>
          <w:tcPr>
            <w:tcW w:w="48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D63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</w:p>
        </w:tc>
        <w:tc>
          <w:tcPr>
            <w:tcW w:w="524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D64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</w:p>
        </w:tc>
      </w:tr>
      <w:tr w:rsidR="00E4028C" w:rsidRPr="00DC7C06" w14:paraId="536E2D6B" w14:textId="77777777" w:rsidTr="00DA22C0">
        <w:tc>
          <w:tcPr>
            <w:tcW w:w="997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66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Personal Characteristics </w:t>
            </w:r>
          </w:p>
        </w:tc>
        <w:tc>
          <w:tcPr>
            <w:tcW w:w="1373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67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 </w:t>
            </w:r>
          </w:p>
        </w:tc>
        <w:tc>
          <w:tcPr>
            <w:tcW w:w="2058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68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 </w:t>
            </w:r>
          </w:p>
        </w:tc>
        <w:tc>
          <w:tcPr>
            <w:tcW w:w="48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D69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</w:p>
        </w:tc>
        <w:tc>
          <w:tcPr>
            <w:tcW w:w="524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D6A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</w:p>
        </w:tc>
      </w:tr>
      <w:tr w:rsidR="00E4028C" w:rsidRPr="00DC7C06" w14:paraId="536E2D71" w14:textId="77777777" w:rsidTr="00DA22C0">
        <w:tc>
          <w:tcPr>
            <w:tcW w:w="997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6C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1. </w:t>
            </w:r>
          </w:p>
        </w:tc>
        <w:tc>
          <w:tcPr>
            <w:tcW w:w="1373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6D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Interviewer/facilitator </w:t>
            </w:r>
          </w:p>
        </w:tc>
        <w:tc>
          <w:tcPr>
            <w:tcW w:w="2058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6E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Which author/s conducted the interview or focus group? </w:t>
            </w:r>
          </w:p>
        </w:tc>
        <w:tc>
          <w:tcPr>
            <w:tcW w:w="48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D6F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</w:p>
        </w:tc>
        <w:tc>
          <w:tcPr>
            <w:tcW w:w="524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D70" w14:textId="13324801" w:rsidR="00E4028C" w:rsidRPr="00DC7C06" w:rsidRDefault="00B262B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7</w:t>
            </w:r>
          </w:p>
        </w:tc>
      </w:tr>
      <w:tr w:rsidR="00E4028C" w:rsidRPr="00DC7C06" w14:paraId="536E2D77" w14:textId="77777777" w:rsidTr="00DA22C0">
        <w:tc>
          <w:tcPr>
            <w:tcW w:w="997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72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2. </w:t>
            </w:r>
          </w:p>
        </w:tc>
        <w:tc>
          <w:tcPr>
            <w:tcW w:w="1373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73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Credentials </w:t>
            </w:r>
          </w:p>
        </w:tc>
        <w:tc>
          <w:tcPr>
            <w:tcW w:w="2058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74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What were the researcher's credentials? </w:t>
            </w:r>
            <w:r w:rsidRPr="00DC7C06">
              <w:rPr>
                <w:rFonts w:ascii="inherit" w:eastAsia="Times New Roman" w:hAnsi="inherit" w:cs="Arial"/>
                <w:i/>
                <w:iCs/>
                <w:sz w:val="24"/>
                <w:szCs w:val="24"/>
                <w:bdr w:val="none" w:sz="0" w:space="0" w:color="auto" w:frame="1"/>
                <w:lang w:eastAsia="en-AU"/>
              </w:rPr>
              <w:t>E.g. PhD, MD</w:t>
            </w: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 </w:t>
            </w:r>
          </w:p>
        </w:tc>
        <w:tc>
          <w:tcPr>
            <w:tcW w:w="48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D75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</w:p>
        </w:tc>
        <w:tc>
          <w:tcPr>
            <w:tcW w:w="524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D76" w14:textId="716BD0C6" w:rsidR="00E4028C" w:rsidRPr="00DC7C06" w:rsidRDefault="00B262B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1</w:t>
            </w:r>
          </w:p>
        </w:tc>
      </w:tr>
      <w:tr w:rsidR="00E4028C" w:rsidRPr="00DC7C06" w14:paraId="536E2D7D" w14:textId="77777777" w:rsidTr="00DA22C0">
        <w:tc>
          <w:tcPr>
            <w:tcW w:w="997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78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3. </w:t>
            </w:r>
          </w:p>
        </w:tc>
        <w:tc>
          <w:tcPr>
            <w:tcW w:w="1373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79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Occupation </w:t>
            </w:r>
          </w:p>
        </w:tc>
        <w:tc>
          <w:tcPr>
            <w:tcW w:w="2058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7A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What was their occupation at the time of the study? </w:t>
            </w:r>
          </w:p>
        </w:tc>
        <w:tc>
          <w:tcPr>
            <w:tcW w:w="48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D7B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</w:p>
        </w:tc>
        <w:tc>
          <w:tcPr>
            <w:tcW w:w="524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D7C" w14:textId="2762AF9B" w:rsidR="00E4028C" w:rsidRPr="00DC7C06" w:rsidRDefault="00B262B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1</w:t>
            </w:r>
          </w:p>
        </w:tc>
      </w:tr>
      <w:tr w:rsidR="00E4028C" w:rsidRPr="00DC7C06" w14:paraId="536E2D83" w14:textId="77777777" w:rsidTr="00DA22C0">
        <w:tc>
          <w:tcPr>
            <w:tcW w:w="997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7E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4. </w:t>
            </w:r>
          </w:p>
        </w:tc>
        <w:tc>
          <w:tcPr>
            <w:tcW w:w="1373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7F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Gender </w:t>
            </w:r>
          </w:p>
        </w:tc>
        <w:tc>
          <w:tcPr>
            <w:tcW w:w="2058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80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Was the researcher male or female? </w:t>
            </w:r>
          </w:p>
        </w:tc>
        <w:tc>
          <w:tcPr>
            <w:tcW w:w="48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D81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</w:p>
        </w:tc>
        <w:tc>
          <w:tcPr>
            <w:tcW w:w="524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D82" w14:textId="672AD1F8" w:rsidR="00E4028C" w:rsidRPr="00DC7C06" w:rsidRDefault="00B262B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Not reported</w:t>
            </w:r>
          </w:p>
        </w:tc>
      </w:tr>
      <w:tr w:rsidR="00E4028C" w:rsidRPr="00DC7C06" w14:paraId="536E2D89" w14:textId="77777777" w:rsidTr="00DA22C0">
        <w:tc>
          <w:tcPr>
            <w:tcW w:w="997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84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5. </w:t>
            </w:r>
          </w:p>
        </w:tc>
        <w:tc>
          <w:tcPr>
            <w:tcW w:w="1373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85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Experience and training </w:t>
            </w:r>
          </w:p>
        </w:tc>
        <w:tc>
          <w:tcPr>
            <w:tcW w:w="2058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86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What experience or training did the researcher have? </w:t>
            </w:r>
          </w:p>
        </w:tc>
        <w:tc>
          <w:tcPr>
            <w:tcW w:w="48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D87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</w:p>
        </w:tc>
        <w:tc>
          <w:tcPr>
            <w:tcW w:w="524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D88" w14:textId="71F0377E" w:rsidR="00E4028C" w:rsidRPr="00DC7C06" w:rsidRDefault="00B262B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8</w:t>
            </w:r>
          </w:p>
        </w:tc>
      </w:tr>
      <w:tr w:rsidR="00E4028C" w:rsidRPr="00DC7C06" w14:paraId="536E2D8F" w14:textId="77777777" w:rsidTr="00DA22C0">
        <w:tc>
          <w:tcPr>
            <w:tcW w:w="997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8A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Relationship with participants </w:t>
            </w:r>
          </w:p>
        </w:tc>
        <w:tc>
          <w:tcPr>
            <w:tcW w:w="1373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8B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 </w:t>
            </w:r>
          </w:p>
        </w:tc>
        <w:tc>
          <w:tcPr>
            <w:tcW w:w="2058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8C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 </w:t>
            </w:r>
          </w:p>
        </w:tc>
        <w:tc>
          <w:tcPr>
            <w:tcW w:w="48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D8D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</w:p>
        </w:tc>
        <w:tc>
          <w:tcPr>
            <w:tcW w:w="524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D8E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</w:p>
        </w:tc>
      </w:tr>
      <w:tr w:rsidR="00E4028C" w:rsidRPr="00DC7C06" w14:paraId="536E2D95" w14:textId="77777777" w:rsidTr="00DA22C0">
        <w:tc>
          <w:tcPr>
            <w:tcW w:w="997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90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6. </w:t>
            </w:r>
          </w:p>
        </w:tc>
        <w:tc>
          <w:tcPr>
            <w:tcW w:w="1373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91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Relationship established </w:t>
            </w:r>
          </w:p>
        </w:tc>
        <w:tc>
          <w:tcPr>
            <w:tcW w:w="2058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92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Was a relationship established prior to study commencement? </w:t>
            </w:r>
          </w:p>
        </w:tc>
        <w:tc>
          <w:tcPr>
            <w:tcW w:w="48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D93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</w:p>
        </w:tc>
        <w:tc>
          <w:tcPr>
            <w:tcW w:w="524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D94" w14:textId="43E55F9D" w:rsidR="00E4028C" w:rsidRPr="00DC7C06" w:rsidRDefault="00B262B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Not reported</w:t>
            </w:r>
          </w:p>
        </w:tc>
      </w:tr>
      <w:tr w:rsidR="00E4028C" w:rsidRPr="00DC7C06" w14:paraId="536E2D9B" w14:textId="77777777" w:rsidTr="00DA22C0">
        <w:tc>
          <w:tcPr>
            <w:tcW w:w="997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96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7. </w:t>
            </w:r>
          </w:p>
        </w:tc>
        <w:tc>
          <w:tcPr>
            <w:tcW w:w="1373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97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Participant knowledge of the interviewer </w:t>
            </w:r>
          </w:p>
        </w:tc>
        <w:tc>
          <w:tcPr>
            <w:tcW w:w="2058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98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What did the participants know about the researcher? e</w:t>
            </w:r>
            <w:r w:rsidRPr="00DC7C06">
              <w:rPr>
                <w:rFonts w:ascii="inherit" w:eastAsia="Times New Roman" w:hAnsi="inherit" w:cs="Arial"/>
                <w:i/>
                <w:iCs/>
                <w:sz w:val="24"/>
                <w:szCs w:val="24"/>
                <w:bdr w:val="none" w:sz="0" w:space="0" w:color="auto" w:frame="1"/>
                <w:lang w:eastAsia="en-AU"/>
              </w:rPr>
              <w:t>.g. personal goals, reasons for doing the research</w:t>
            </w: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 </w:t>
            </w:r>
          </w:p>
        </w:tc>
        <w:tc>
          <w:tcPr>
            <w:tcW w:w="48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D99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</w:p>
        </w:tc>
        <w:tc>
          <w:tcPr>
            <w:tcW w:w="524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D9A" w14:textId="7195807D" w:rsidR="00E4028C" w:rsidRPr="00DC7C06" w:rsidRDefault="00B262B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Not reported</w:t>
            </w:r>
          </w:p>
        </w:tc>
      </w:tr>
      <w:tr w:rsidR="00E4028C" w:rsidRPr="00DC7C06" w14:paraId="536E2DA1" w14:textId="77777777" w:rsidTr="00DA22C0">
        <w:tc>
          <w:tcPr>
            <w:tcW w:w="997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9C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8. </w:t>
            </w:r>
          </w:p>
        </w:tc>
        <w:tc>
          <w:tcPr>
            <w:tcW w:w="1373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9D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Interviewer characteristics </w:t>
            </w:r>
          </w:p>
        </w:tc>
        <w:tc>
          <w:tcPr>
            <w:tcW w:w="2058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9E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What characteristics were reported about the interviewer/facilitator? e.g. </w:t>
            </w:r>
            <w:r w:rsidRPr="00DC7C06">
              <w:rPr>
                <w:rFonts w:ascii="inherit" w:eastAsia="Times New Roman" w:hAnsi="inherit" w:cs="Arial"/>
                <w:i/>
                <w:iCs/>
                <w:sz w:val="24"/>
                <w:szCs w:val="24"/>
                <w:bdr w:val="none" w:sz="0" w:space="0" w:color="auto" w:frame="1"/>
                <w:lang w:eastAsia="en-AU"/>
              </w:rPr>
              <w:t>Bias, assumptions, reasons and interests in the research topic</w:t>
            </w: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 </w:t>
            </w:r>
          </w:p>
        </w:tc>
        <w:tc>
          <w:tcPr>
            <w:tcW w:w="48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D9F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</w:p>
        </w:tc>
        <w:tc>
          <w:tcPr>
            <w:tcW w:w="524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DA0" w14:textId="06B64E48" w:rsidR="00E4028C" w:rsidRPr="00DC7C06" w:rsidRDefault="00B262B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Not reported</w:t>
            </w:r>
          </w:p>
        </w:tc>
      </w:tr>
      <w:tr w:rsidR="00E4028C" w:rsidRPr="00DC7C06" w14:paraId="536E2DA7" w14:textId="77777777" w:rsidTr="00DA22C0">
        <w:tc>
          <w:tcPr>
            <w:tcW w:w="997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A2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b/>
                <w:bCs/>
                <w:sz w:val="24"/>
                <w:szCs w:val="24"/>
                <w:bdr w:val="none" w:sz="0" w:space="0" w:color="auto" w:frame="1"/>
                <w:lang w:eastAsia="en-AU"/>
              </w:rPr>
              <w:lastRenderedPageBreak/>
              <w:t>Domain 2: study design</w:t>
            </w: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 </w:t>
            </w:r>
          </w:p>
        </w:tc>
        <w:tc>
          <w:tcPr>
            <w:tcW w:w="1373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A3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 </w:t>
            </w:r>
          </w:p>
        </w:tc>
        <w:tc>
          <w:tcPr>
            <w:tcW w:w="2058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A4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 </w:t>
            </w:r>
          </w:p>
        </w:tc>
        <w:tc>
          <w:tcPr>
            <w:tcW w:w="48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DA5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</w:p>
        </w:tc>
        <w:tc>
          <w:tcPr>
            <w:tcW w:w="524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DA6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</w:p>
        </w:tc>
      </w:tr>
      <w:tr w:rsidR="00E4028C" w:rsidRPr="00DC7C06" w14:paraId="536E2DAD" w14:textId="77777777" w:rsidTr="00DA22C0">
        <w:tc>
          <w:tcPr>
            <w:tcW w:w="997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A8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Theoretical framework </w:t>
            </w:r>
          </w:p>
        </w:tc>
        <w:tc>
          <w:tcPr>
            <w:tcW w:w="1373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A9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 </w:t>
            </w:r>
          </w:p>
        </w:tc>
        <w:tc>
          <w:tcPr>
            <w:tcW w:w="2058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AA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 </w:t>
            </w:r>
          </w:p>
        </w:tc>
        <w:tc>
          <w:tcPr>
            <w:tcW w:w="48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DAB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</w:p>
        </w:tc>
        <w:tc>
          <w:tcPr>
            <w:tcW w:w="524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DAC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</w:p>
        </w:tc>
      </w:tr>
      <w:tr w:rsidR="00E4028C" w:rsidRPr="00DC7C06" w14:paraId="536E2DB3" w14:textId="77777777" w:rsidTr="00DA22C0">
        <w:tc>
          <w:tcPr>
            <w:tcW w:w="997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AE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9. </w:t>
            </w:r>
          </w:p>
        </w:tc>
        <w:tc>
          <w:tcPr>
            <w:tcW w:w="1373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AF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Methodological orientation and Theory </w:t>
            </w:r>
          </w:p>
        </w:tc>
        <w:tc>
          <w:tcPr>
            <w:tcW w:w="2058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B0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What methodological orientation was stated to underpin the study? </w:t>
            </w:r>
            <w:r w:rsidRPr="00DC7C06">
              <w:rPr>
                <w:rFonts w:ascii="inherit" w:eastAsia="Times New Roman" w:hAnsi="inherit" w:cs="Arial"/>
                <w:i/>
                <w:iCs/>
                <w:sz w:val="24"/>
                <w:szCs w:val="24"/>
                <w:bdr w:val="none" w:sz="0" w:space="0" w:color="auto" w:frame="1"/>
                <w:lang w:eastAsia="en-AU"/>
              </w:rPr>
              <w:t>e.g. grounded theory, discourse analysis, ethnography, phenomenology, content analysis</w:t>
            </w: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 </w:t>
            </w:r>
          </w:p>
        </w:tc>
        <w:tc>
          <w:tcPr>
            <w:tcW w:w="48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DB1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</w:p>
        </w:tc>
        <w:tc>
          <w:tcPr>
            <w:tcW w:w="524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DB2" w14:textId="173D46FF" w:rsidR="00E4028C" w:rsidRPr="00DC7C06" w:rsidRDefault="00B262B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8</w:t>
            </w:r>
          </w:p>
        </w:tc>
      </w:tr>
      <w:tr w:rsidR="00E4028C" w:rsidRPr="00DC7C06" w14:paraId="536E2DB9" w14:textId="77777777" w:rsidTr="00DA22C0">
        <w:tc>
          <w:tcPr>
            <w:tcW w:w="997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B4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Participant selection </w:t>
            </w:r>
          </w:p>
        </w:tc>
        <w:tc>
          <w:tcPr>
            <w:tcW w:w="1373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B5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 </w:t>
            </w:r>
          </w:p>
        </w:tc>
        <w:tc>
          <w:tcPr>
            <w:tcW w:w="2058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B6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 </w:t>
            </w:r>
          </w:p>
        </w:tc>
        <w:tc>
          <w:tcPr>
            <w:tcW w:w="48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DB7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</w:p>
        </w:tc>
        <w:tc>
          <w:tcPr>
            <w:tcW w:w="524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DB8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</w:p>
        </w:tc>
      </w:tr>
      <w:tr w:rsidR="00E4028C" w:rsidRPr="00DC7C06" w14:paraId="536E2DBF" w14:textId="77777777" w:rsidTr="00DA22C0">
        <w:tc>
          <w:tcPr>
            <w:tcW w:w="997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BA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10. </w:t>
            </w:r>
          </w:p>
        </w:tc>
        <w:tc>
          <w:tcPr>
            <w:tcW w:w="1373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BB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Sampling </w:t>
            </w:r>
          </w:p>
        </w:tc>
        <w:tc>
          <w:tcPr>
            <w:tcW w:w="2058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BC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How were participants selected? </w:t>
            </w:r>
            <w:r w:rsidRPr="00DC7C06">
              <w:rPr>
                <w:rFonts w:ascii="inherit" w:eastAsia="Times New Roman" w:hAnsi="inherit" w:cs="Arial"/>
                <w:i/>
                <w:iCs/>
                <w:sz w:val="24"/>
                <w:szCs w:val="24"/>
                <w:bdr w:val="none" w:sz="0" w:space="0" w:color="auto" w:frame="1"/>
                <w:lang w:eastAsia="en-AU"/>
              </w:rPr>
              <w:t>e.g. purposive, convenience, consecutive, snowball</w:t>
            </w: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 </w:t>
            </w:r>
          </w:p>
        </w:tc>
        <w:tc>
          <w:tcPr>
            <w:tcW w:w="48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DBD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</w:p>
        </w:tc>
        <w:tc>
          <w:tcPr>
            <w:tcW w:w="524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DBE" w14:textId="2409D7C1" w:rsidR="00E4028C" w:rsidRPr="00DC7C06" w:rsidRDefault="00B262B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6</w:t>
            </w:r>
          </w:p>
        </w:tc>
      </w:tr>
      <w:tr w:rsidR="00E4028C" w:rsidRPr="00DC7C06" w14:paraId="536E2DC5" w14:textId="77777777" w:rsidTr="00DA22C0">
        <w:tc>
          <w:tcPr>
            <w:tcW w:w="997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C0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11. </w:t>
            </w:r>
          </w:p>
        </w:tc>
        <w:tc>
          <w:tcPr>
            <w:tcW w:w="1373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C1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Method of approach </w:t>
            </w:r>
          </w:p>
        </w:tc>
        <w:tc>
          <w:tcPr>
            <w:tcW w:w="2058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C2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How were participants approached? e</w:t>
            </w:r>
            <w:r w:rsidRPr="00DC7C06">
              <w:rPr>
                <w:rFonts w:ascii="inherit" w:eastAsia="Times New Roman" w:hAnsi="inherit" w:cs="Arial"/>
                <w:i/>
                <w:iCs/>
                <w:sz w:val="24"/>
                <w:szCs w:val="24"/>
                <w:bdr w:val="none" w:sz="0" w:space="0" w:color="auto" w:frame="1"/>
                <w:lang w:eastAsia="en-AU"/>
              </w:rPr>
              <w:t>.g. face-to-face, telephone, mail, email</w:t>
            </w: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 </w:t>
            </w:r>
          </w:p>
        </w:tc>
        <w:tc>
          <w:tcPr>
            <w:tcW w:w="48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DC3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</w:p>
        </w:tc>
        <w:tc>
          <w:tcPr>
            <w:tcW w:w="524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DC4" w14:textId="207A5EA8" w:rsidR="00E4028C" w:rsidRPr="00DC7C06" w:rsidRDefault="002D1EE7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N</w:t>
            </w:r>
            <w:r w:rsidR="00B262BC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ot reported</w:t>
            </w:r>
          </w:p>
        </w:tc>
      </w:tr>
      <w:tr w:rsidR="00E4028C" w:rsidRPr="00DC7C06" w14:paraId="536E2DCB" w14:textId="77777777" w:rsidTr="00DA22C0">
        <w:tc>
          <w:tcPr>
            <w:tcW w:w="997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C6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12. </w:t>
            </w:r>
          </w:p>
        </w:tc>
        <w:tc>
          <w:tcPr>
            <w:tcW w:w="1373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C7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Sample size </w:t>
            </w:r>
          </w:p>
        </w:tc>
        <w:tc>
          <w:tcPr>
            <w:tcW w:w="2058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C8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How many participants were in the study? </w:t>
            </w:r>
          </w:p>
        </w:tc>
        <w:tc>
          <w:tcPr>
            <w:tcW w:w="48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DC9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</w:p>
        </w:tc>
        <w:tc>
          <w:tcPr>
            <w:tcW w:w="524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DCA" w14:textId="6C2AFC66" w:rsidR="00E4028C" w:rsidRPr="00DC7C06" w:rsidRDefault="00B262B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9</w:t>
            </w:r>
          </w:p>
        </w:tc>
      </w:tr>
      <w:tr w:rsidR="00E4028C" w:rsidRPr="00DC7C06" w14:paraId="536E2DD1" w14:textId="77777777" w:rsidTr="00DA22C0">
        <w:tc>
          <w:tcPr>
            <w:tcW w:w="997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CC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13. </w:t>
            </w:r>
          </w:p>
        </w:tc>
        <w:tc>
          <w:tcPr>
            <w:tcW w:w="1373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CD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Non-participation </w:t>
            </w:r>
          </w:p>
        </w:tc>
        <w:tc>
          <w:tcPr>
            <w:tcW w:w="2058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CE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How many people refused to participate or dropped out? Reasons? </w:t>
            </w:r>
          </w:p>
        </w:tc>
        <w:tc>
          <w:tcPr>
            <w:tcW w:w="48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DCF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</w:p>
        </w:tc>
        <w:tc>
          <w:tcPr>
            <w:tcW w:w="524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DD0" w14:textId="50B7E812" w:rsidR="00E4028C" w:rsidRPr="00DC7C06" w:rsidRDefault="00B262B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9</w:t>
            </w:r>
          </w:p>
        </w:tc>
      </w:tr>
      <w:tr w:rsidR="00E4028C" w:rsidRPr="00DC7C06" w14:paraId="536E2DD7" w14:textId="77777777" w:rsidTr="00DA22C0">
        <w:tc>
          <w:tcPr>
            <w:tcW w:w="997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D2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Setting </w:t>
            </w:r>
          </w:p>
        </w:tc>
        <w:tc>
          <w:tcPr>
            <w:tcW w:w="1373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D3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 </w:t>
            </w:r>
          </w:p>
        </w:tc>
        <w:tc>
          <w:tcPr>
            <w:tcW w:w="2058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D4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 </w:t>
            </w:r>
          </w:p>
        </w:tc>
        <w:tc>
          <w:tcPr>
            <w:tcW w:w="48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DD5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</w:p>
        </w:tc>
        <w:tc>
          <w:tcPr>
            <w:tcW w:w="524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DD6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</w:p>
        </w:tc>
      </w:tr>
      <w:tr w:rsidR="00E4028C" w:rsidRPr="00DC7C06" w14:paraId="536E2DDD" w14:textId="77777777" w:rsidTr="00DA22C0">
        <w:tc>
          <w:tcPr>
            <w:tcW w:w="997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D8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14. </w:t>
            </w:r>
          </w:p>
        </w:tc>
        <w:tc>
          <w:tcPr>
            <w:tcW w:w="1373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D9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Setting of data collection </w:t>
            </w:r>
          </w:p>
        </w:tc>
        <w:tc>
          <w:tcPr>
            <w:tcW w:w="2058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DA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Where was the data collected? e</w:t>
            </w:r>
            <w:r w:rsidRPr="00DC7C06">
              <w:rPr>
                <w:rFonts w:ascii="inherit" w:eastAsia="Times New Roman" w:hAnsi="inherit" w:cs="Arial"/>
                <w:i/>
                <w:iCs/>
                <w:sz w:val="24"/>
                <w:szCs w:val="24"/>
                <w:bdr w:val="none" w:sz="0" w:space="0" w:color="auto" w:frame="1"/>
                <w:lang w:eastAsia="en-AU"/>
              </w:rPr>
              <w:t>.g. home, clinic, workplace</w:t>
            </w: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 </w:t>
            </w:r>
          </w:p>
        </w:tc>
        <w:tc>
          <w:tcPr>
            <w:tcW w:w="48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DDB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</w:p>
        </w:tc>
        <w:tc>
          <w:tcPr>
            <w:tcW w:w="524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DDC" w14:textId="7ED16C6A" w:rsidR="00E4028C" w:rsidRPr="00DC7C06" w:rsidRDefault="00B262B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7</w:t>
            </w:r>
          </w:p>
        </w:tc>
      </w:tr>
      <w:tr w:rsidR="00E4028C" w:rsidRPr="00DC7C06" w14:paraId="536E2DE3" w14:textId="77777777" w:rsidTr="00DA22C0">
        <w:tc>
          <w:tcPr>
            <w:tcW w:w="997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DE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15. </w:t>
            </w:r>
          </w:p>
        </w:tc>
        <w:tc>
          <w:tcPr>
            <w:tcW w:w="1373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DF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Presence of non-participants </w:t>
            </w:r>
          </w:p>
        </w:tc>
        <w:tc>
          <w:tcPr>
            <w:tcW w:w="2058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E0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Was anyone else present besides the participants and researchers? </w:t>
            </w:r>
          </w:p>
        </w:tc>
        <w:tc>
          <w:tcPr>
            <w:tcW w:w="48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DE1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</w:p>
        </w:tc>
        <w:tc>
          <w:tcPr>
            <w:tcW w:w="524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DE2" w14:textId="7CE56BDB" w:rsidR="00E4028C" w:rsidRPr="00DC7C06" w:rsidRDefault="002D1EE7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N</w:t>
            </w:r>
            <w:r w:rsidR="00B262BC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ot applicable</w:t>
            </w:r>
          </w:p>
        </w:tc>
      </w:tr>
      <w:tr w:rsidR="00E4028C" w:rsidRPr="00DC7C06" w14:paraId="536E2DE9" w14:textId="77777777" w:rsidTr="00DA22C0">
        <w:tc>
          <w:tcPr>
            <w:tcW w:w="997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E4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lastRenderedPageBreak/>
              <w:t>16. </w:t>
            </w:r>
          </w:p>
        </w:tc>
        <w:tc>
          <w:tcPr>
            <w:tcW w:w="1373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E5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Description of sample </w:t>
            </w:r>
          </w:p>
        </w:tc>
        <w:tc>
          <w:tcPr>
            <w:tcW w:w="2058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E6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What are the important characteristics of the sample? </w:t>
            </w:r>
            <w:r w:rsidRPr="00DC7C06">
              <w:rPr>
                <w:rFonts w:ascii="inherit" w:eastAsia="Times New Roman" w:hAnsi="inherit" w:cs="Arial"/>
                <w:i/>
                <w:iCs/>
                <w:sz w:val="24"/>
                <w:szCs w:val="24"/>
                <w:bdr w:val="none" w:sz="0" w:space="0" w:color="auto" w:frame="1"/>
                <w:lang w:eastAsia="en-AU"/>
              </w:rPr>
              <w:t>e.g. demographic data, date</w:t>
            </w: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 </w:t>
            </w:r>
          </w:p>
        </w:tc>
        <w:tc>
          <w:tcPr>
            <w:tcW w:w="48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DE7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</w:p>
        </w:tc>
        <w:tc>
          <w:tcPr>
            <w:tcW w:w="524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DE8" w14:textId="612EDB24" w:rsidR="00E4028C" w:rsidRPr="00DC7C06" w:rsidRDefault="00B262B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9</w:t>
            </w:r>
          </w:p>
        </w:tc>
      </w:tr>
      <w:tr w:rsidR="00E4028C" w:rsidRPr="00DC7C06" w14:paraId="536E2DEF" w14:textId="77777777" w:rsidTr="00DA22C0">
        <w:tc>
          <w:tcPr>
            <w:tcW w:w="997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EA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Data collection </w:t>
            </w:r>
          </w:p>
        </w:tc>
        <w:tc>
          <w:tcPr>
            <w:tcW w:w="1373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EB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 </w:t>
            </w:r>
          </w:p>
        </w:tc>
        <w:tc>
          <w:tcPr>
            <w:tcW w:w="2058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EC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 </w:t>
            </w:r>
          </w:p>
        </w:tc>
        <w:tc>
          <w:tcPr>
            <w:tcW w:w="48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DED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</w:p>
        </w:tc>
        <w:tc>
          <w:tcPr>
            <w:tcW w:w="524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DEE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</w:p>
        </w:tc>
      </w:tr>
      <w:tr w:rsidR="00E4028C" w:rsidRPr="00DC7C06" w14:paraId="536E2DF5" w14:textId="77777777" w:rsidTr="00DA22C0">
        <w:tc>
          <w:tcPr>
            <w:tcW w:w="997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F0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17. </w:t>
            </w:r>
          </w:p>
        </w:tc>
        <w:tc>
          <w:tcPr>
            <w:tcW w:w="1373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F1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Interview guide </w:t>
            </w:r>
          </w:p>
        </w:tc>
        <w:tc>
          <w:tcPr>
            <w:tcW w:w="2058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F2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Were questions, prompts, guides provided by the authors? Was it pilot tested? </w:t>
            </w:r>
          </w:p>
        </w:tc>
        <w:tc>
          <w:tcPr>
            <w:tcW w:w="48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DF3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</w:p>
        </w:tc>
        <w:tc>
          <w:tcPr>
            <w:tcW w:w="524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DF4" w14:textId="3ED75F63" w:rsidR="00E4028C" w:rsidRPr="00DC7C06" w:rsidRDefault="00B262B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7</w:t>
            </w:r>
            <w:r w:rsidR="009B2019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 xml:space="preserve">, </w:t>
            </w:r>
            <w:r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Additional file</w:t>
            </w:r>
            <w:r w:rsidR="0064370D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 xml:space="preserve"> </w:t>
            </w:r>
            <w:r w:rsidR="009B2019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3</w:t>
            </w:r>
          </w:p>
        </w:tc>
      </w:tr>
      <w:tr w:rsidR="00E4028C" w:rsidRPr="00DC7C06" w14:paraId="536E2DFB" w14:textId="77777777" w:rsidTr="00DA22C0">
        <w:tc>
          <w:tcPr>
            <w:tcW w:w="997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F6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18. </w:t>
            </w:r>
          </w:p>
        </w:tc>
        <w:tc>
          <w:tcPr>
            <w:tcW w:w="1373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F7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Repeat interviews </w:t>
            </w:r>
          </w:p>
        </w:tc>
        <w:tc>
          <w:tcPr>
            <w:tcW w:w="2058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F8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Were repeat interviews carried out? If yes, how many? </w:t>
            </w:r>
          </w:p>
        </w:tc>
        <w:tc>
          <w:tcPr>
            <w:tcW w:w="48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DF9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</w:p>
        </w:tc>
        <w:tc>
          <w:tcPr>
            <w:tcW w:w="524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DFA" w14:textId="2BC43AC7" w:rsidR="00E4028C" w:rsidRPr="00DC7C06" w:rsidRDefault="00B262B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Not applicable</w:t>
            </w:r>
          </w:p>
        </w:tc>
      </w:tr>
      <w:tr w:rsidR="00E4028C" w:rsidRPr="00DC7C06" w14:paraId="536E2E01" w14:textId="77777777" w:rsidTr="00DA22C0">
        <w:tc>
          <w:tcPr>
            <w:tcW w:w="997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FC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19. </w:t>
            </w:r>
          </w:p>
        </w:tc>
        <w:tc>
          <w:tcPr>
            <w:tcW w:w="1373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FD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Audio/visual recording </w:t>
            </w:r>
          </w:p>
        </w:tc>
        <w:tc>
          <w:tcPr>
            <w:tcW w:w="2058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DFE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Did the research use audio or visual recording to collect the data? </w:t>
            </w:r>
          </w:p>
        </w:tc>
        <w:tc>
          <w:tcPr>
            <w:tcW w:w="48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DFF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</w:p>
        </w:tc>
        <w:tc>
          <w:tcPr>
            <w:tcW w:w="524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E00" w14:textId="4D2F7BDD" w:rsidR="00E4028C" w:rsidRPr="00DC7C06" w:rsidRDefault="00B262B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7</w:t>
            </w:r>
          </w:p>
        </w:tc>
      </w:tr>
      <w:tr w:rsidR="00E4028C" w:rsidRPr="00DC7C06" w14:paraId="536E2E07" w14:textId="77777777" w:rsidTr="00DA22C0">
        <w:tc>
          <w:tcPr>
            <w:tcW w:w="997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E02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20. </w:t>
            </w:r>
          </w:p>
        </w:tc>
        <w:tc>
          <w:tcPr>
            <w:tcW w:w="1373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E03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Field notes </w:t>
            </w:r>
          </w:p>
        </w:tc>
        <w:tc>
          <w:tcPr>
            <w:tcW w:w="2058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E04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Were field notes made during and/or after the interview or focus group? </w:t>
            </w:r>
          </w:p>
        </w:tc>
        <w:tc>
          <w:tcPr>
            <w:tcW w:w="48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E05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</w:p>
        </w:tc>
        <w:tc>
          <w:tcPr>
            <w:tcW w:w="524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E06" w14:textId="27D482A9" w:rsidR="00E4028C" w:rsidRPr="00DC7C06" w:rsidRDefault="009B2019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N</w:t>
            </w:r>
            <w:r w:rsidR="00B262BC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ot applicable</w:t>
            </w:r>
          </w:p>
        </w:tc>
      </w:tr>
      <w:tr w:rsidR="00E4028C" w:rsidRPr="00DC7C06" w14:paraId="536E2E0D" w14:textId="77777777" w:rsidTr="00DA22C0">
        <w:tc>
          <w:tcPr>
            <w:tcW w:w="997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E08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21. </w:t>
            </w:r>
          </w:p>
        </w:tc>
        <w:tc>
          <w:tcPr>
            <w:tcW w:w="1373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E09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Duration </w:t>
            </w:r>
          </w:p>
        </w:tc>
        <w:tc>
          <w:tcPr>
            <w:tcW w:w="2058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E0A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What was the duration of the interviews or focus group? </w:t>
            </w:r>
          </w:p>
        </w:tc>
        <w:tc>
          <w:tcPr>
            <w:tcW w:w="48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E0B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</w:p>
        </w:tc>
        <w:tc>
          <w:tcPr>
            <w:tcW w:w="524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E0C" w14:textId="459C7256" w:rsidR="00E4028C" w:rsidRPr="00DC7C06" w:rsidRDefault="00B262B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7</w:t>
            </w:r>
          </w:p>
        </w:tc>
      </w:tr>
      <w:tr w:rsidR="00E4028C" w:rsidRPr="00DC7C06" w14:paraId="536E2E13" w14:textId="77777777" w:rsidTr="00DA22C0">
        <w:tc>
          <w:tcPr>
            <w:tcW w:w="997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E0E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22. </w:t>
            </w:r>
          </w:p>
        </w:tc>
        <w:tc>
          <w:tcPr>
            <w:tcW w:w="1373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E0F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Data saturation </w:t>
            </w:r>
          </w:p>
        </w:tc>
        <w:tc>
          <w:tcPr>
            <w:tcW w:w="2058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E10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Was data saturation discussed? </w:t>
            </w:r>
          </w:p>
        </w:tc>
        <w:tc>
          <w:tcPr>
            <w:tcW w:w="48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E11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</w:p>
        </w:tc>
        <w:tc>
          <w:tcPr>
            <w:tcW w:w="524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E12" w14:textId="7DBBC82C" w:rsidR="00E4028C" w:rsidRPr="00DC7C06" w:rsidRDefault="00B262B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6</w:t>
            </w:r>
          </w:p>
        </w:tc>
      </w:tr>
      <w:tr w:rsidR="00E4028C" w:rsidRPr="00DC7C06" w14:paraId="536E2E19" w14:textId="77777777" w:rsidTr="00DA22C0">
        <w:tc>
          <w:tcPr>
            <w:tcW w:w="997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E14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23. </w:t>
            </w:r>
          </w:p>
        </w:tc>
        <w:tc>
          <w:tcPr>
            <w:tcW w:w="1373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E15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Transcripts returned </w:t>
            </w:r>
          </w:p>
        </w:tc>
        <w:tc>
          <w:tcPr>
            <w:tcW w:w="2058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E16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Were transcripts returned to participants for comment and/or correction? </w:t>
            </w:r>
          </w:p>
        </w:tc>
        <w:tc>
          <w:tcPr>
            <w:tcW w:w="48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E17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</w:p>
        </w:tc>
        <w:tc>
          <w:tcPr>
            <w:tcW w:w="524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E18" w14:textId="64F8BC05" w:rsidR="00E4028C" w:rsidRPr="00DC7C06" w:rsidRDefault="009B2019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N</w:t>
            </w:r>
            <w:r w:rsidR="00B262BC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ot applicable</w:t>
            </w:r>
          </w:p>
        </w:tc>
      </w:tr>
      <w:tr w:rsidR="00E4028C" w:rsidRPr="00DC7C06" w14:paraId="536E2E1F" w14:textId="77777777" w:rsidTr="00DA22C0">
        <w:tc>
          <w:tcPr>
            <w:tcW w:w="997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E1A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b/>
                <w:bCs/>
                <w:sz w:val="24"/>
                <w:szCs w:val="24"/>
                <w:bdr w:val="none" w:sz="0" w:space="0" w:color="auto" w:frame="1"/>
                <w:lang w:eastAsia="en-AU"/>
              </w:rPr>
              <w:t>Domain 3: analysis and findings</w:t>
            </w: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 </w:t>
            </w:r>
          </w:p>
        </w:tc>
        <w:tc>
          <w:tcPr>
            <w:tcW w:w="1373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E1B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 </w:t>
            </w:r>
          </w:p>
        </w:tc>
        <w:tc>
          <w:tcPr>
            <w:tcW w:w="2058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E1C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 </w:t>
            </w:r>
          </w:p>
        </w:tc>
        <w:tc>
          <w:tcPr>
            <w:tcW w:w="48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E1D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</w:p>
        </w:tc>
        <w:tc>
          <w:tcPr>
            <w:tcW w:w="524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E1E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</w:p>
        </w:tc>
      </w:tr>
      <w:tr w:rsidR="00E4028C" w:rsidRPr="00DC7C06" w14:paraId="536E2E25" w14:textId="77777777" w:rsidTr="00DA22C0">
        <w:tc>
          <w:tcPr>
            <w:tcW w:w="997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E20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Data analysis </w:t>
            </w:r>
          </w:p>
        </w:tc>
        <w:tc>
          <w:tcPr>
            <w:tcW w:w="1373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E21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 </w:t>
            </w:r>
          </w:p>
        </w:tc>
        <w:tc>
          <w:tcPr>
            <w:tcW w:w="2058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E22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 </w:t>
            </w:r>
          </w:p>
        </w:tc>
        <w:tc>
          <w:tcPr>
            <w:tcW w:w="48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E23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</w:p>
        </w:tc>
        <w:tc>
          <w:tcPr>
            <w:tcW w:w="524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E24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</w:p>
        </w:tc>
      </w:tr>
      <w:tr w:rsidR="00E4028C" w:rsidRPr="00DC7C06" w14:paraId="536E2E2B" w14:textId="77777777" w:rsidTr="00DA22C0">
        <w:tc>
          <w:tcPr>
            <w:tcW w:w="997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E26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24. </w:t>
            </w:r>
          </w:p>
        </w:tc>
        <w:tc>
          <w:tcPr>
            <w:tcW w:w="1373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E27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Number of data coders </w:t>
            </w:r>
          </w:p>
        </w:tc>
        <w:tc>
          <w:tcPr>
            <w:tcW w:w="2058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E28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How many data coders coded the data? </w:t>
            </w:r>
          </w:p>
        </w:tc>
        <w:tc>
          <w:tcPr>
            <w:tcW w:w="48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E29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</w:p>
        </w:tc>
        <w:tc>
          <w:tcPr>
            <w:tcW w:w="524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E2A" w14:textId="275EF098" w:rsidR="00E4028C" w:rsidRPr="00DC7C06" w:rsidRDefault="00B262B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8</w:t>
            </w:r>
          </w:p>
        </w:tc>
      </w:tr>
      <w:tr w:rsidR="00E4028C" w:rsidRPr="00DC7C06" w14:paraId="536E2E31" w14:textId="77777777" w:rsidTr="00DA22C0">
        <w:tc>
          <w:tcPr>
            <w:tcW w:w="997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E2C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lastRenderedPageBreak/>
              <w:t>25. </w:t>
            </w:r>
          </w:p>
        </w:tc>
        <w:tc>
          <w:tcPr>
            <w:tcW w:w="1373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E2D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Description of the coding tree </w:t>
            </w:r>
          </w:p>
        </w:tc>
        <w:tc>
          <w:tcPr>
            <w:tcW w:w="2058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E2E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Did authors provide a description of the coding tree? </w:t>
            </w:r>
          </w:p>
        </w:tc>
        <w:tc>
          <w:tcPr>
            <w:tcW w:w="48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E2F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</w:p>
        </w:tc>
        <w:tc>
          <w:tcPr>
            <w:tcW w:w="524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E30" w14:textId="7F86706B" w:rsidR="00E4028C" w:rsidRPr="00DC7C06" w:rsidRDefault="00B262B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8</w:t>
            </w:r>
          </w:p>
        </w:tc>
      </w:tr>
      <w:tr w:rsidR="00E4028C" w:rsidRPr="00DC7C06" w14:paraId="536E2E37" w14:textId="77777777" w:rsidTr="00DA22C0">
        <w:tc>
          <w:tcPr>
            <w:tcW w:w="997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E32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26. </w:t>
            </w:r>
          </w:p>
        </w:tc>
        <w:tc>
          <w:tcPr>
            <w:tcW w:w="1373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E33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Derivation of themes </w:t>
            </w:r>
          </w:p>
        </w:tc>
        <w:tc>
          <w:tcPr>
            <w:tcW w:w="2058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E34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Were themes identified in advance or derived from the data? </w:t>
            </w:r>
          </w:p>
        </w:tc>
        <w:tc>
          <w:tcPr>
            <w:tcW w:w="48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E35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</w:p>
        </w:tc>
        <w:tc>
          <w:tcPr>
            <w:tcW w:w="524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E36" w14:textId="369A0F5B" w:rsidR="00E4028C" w:rsidRPr="00DC7C06" w:rsidRDefault="00B262B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8</w:t>
            </w:r>
          </w:p>
        </w:tc>
      </w:tr>
      <w:tr w:rsidR="00E4028C" w:rsidRPr="00DC7C06" w14:paraId="536E2E3D" w14:textId="77777777" w:rsidTr="00DA22C0">
        <w:tc>
          <w:tcPr>
            <w:tcW w:w="997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E38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27. </w:t>
            </w:r>
          </w:p>
        </w:tc>
        <w:tc>
          <w:tcPr>
            <w:tcW w:w="1373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E39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Software </w:t>
            </w:r>
          </w:p>
        </w:tc>
        <w:tc>
          <w:tcPr>
            <w:tcW w:w="2058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E3A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What software, if applicable, was used to manage the data? </w:t>
            </w:r>
          </w:p>
        </w:tc>
        <w:tc>
          <w:tcPr>
            <w:tcW w:w="48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E3B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</w:p>
        </w:tc>
        <w:tc>
          <w:tcPr>
            <w:tcW w:w="524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E3C" w14:textId="2D259469" w:rsidR="00E4028C" w:rsidRPr="00DC7C06" w:rsidRDefault="00B262B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8</w:t>
            </w:r>
          </w:p>
        </w:tc>
      </w:tr>
      <w:tr w:rsidR="00E4028C" w:rsidRPr="00DC7C06" w14:paraId="536E2E43" w14:textId="77777777" w:rsidTr="00DA22C0">
        <w:tc>
          <w:tcPr>
            <w:tcW w:w="997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E3E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28. </w:t>
            </w:r>
          </w:p>
        </w:tc>
        <w:tc>
          <w:tcPr>
            <w:tcW w:w="1373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E3F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Participant checking </w:t>
            </w:r>
          </w:p>
        </w:tc>
        <w:tc>
          <w:tcPr>
            <w:tcW w:w="2058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E40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Did participants provide feedback on the findings? </w:t>
            </w:r>
          </w:p>
        </w:tc>
        <w:tc>
          <w:tcPr>
            <w:tcW w:w="48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E41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</w:p>
        </w:tc>
        <w:tc>
          <w:tcPr>
            <w:tcW w:w="524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E42" w14:textId="4FF4567E" w:rsidR="00E4028C" w:rsidRPr="00DC7C06" w:rsidRDefault="009B2019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N</w:t>
            </w:r>
            <w:r w:rsidR="00B262BC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ot applicable</w:t>
            </w:r>
          </w:p>
        </w:tc>
      </w:tr>
      <w:tr w:rsidR="00E4028C" w:rsidRPr="00DC7C06" w14:paraId="536E2E49" w14:textId="77777777" w:rsidTr="00DA22C0">
        <w:tc>
          <w:tcPr>
            <w:tcW w:w="997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E44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Reporting </w:t>
            </w:r>
          </w:p>
        </w:tc>
        <w:tc>
          <w:tcPr>
            <w:tcW w:w="1373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E45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 </w:t>
            </w:r>
          </w:p>
        </w:tc>
        <w:tc>
          <w:tcPr>
            <w:tcW w:w="2058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E46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 </w:t>
            </w:r>
          </w:p>
        </w:tc>
        <w:tc>
          <w:tcPr>
            <w:tcW w:w="48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E47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</w:p>
        </w:tc>
        <w:tc>
          <w:tcPr>
            <w:tcW w:w="524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E48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</w:p>
        </w:tc>
      </w:tr>
      <w:tr w:rsidR="00E4028C" w:rsidRPr="00DC7C06" w14:paraId="536E2E4F" w14:textId="77777777" w:rsidTr="00DA22C0">
        <w:tc>
          <w:tcPr>
            <w:tcW w:w="997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E4A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29. </w:t>
            </w:r>
          </w:p>
        </w:tc>
        <w:tc>
          <w:tcPr>
            <w:tcW w:w="1373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E4B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Quotations presented </w:t>
            </w:r>
          </w:p>
        </w:tc>
        <w:tc>
          <w:tcPr>
            <w:tcW w:w="2058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E4C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Were participant quotations presented to illustrate the themes / findings? Was each quotation identified? e</w:t>
            </w:r>
            <w:r w:rsidRPr="00DC7C06">
              <w:rPr>
                <w:rFonts w:ascii="inherit" w:eastAsia="Times New Roman" w:hAnsi="inherit" w:cs="Arial"/>
                <w:i/>
                <w:iCs/>
                <w:sz w:val="24"/>
                <w:szCs w:val="24"/>
                <w:bdr w:val="none" w:sz="0" w:space="0" w:color="auto" w:frame="1"/>
                <w:lang w:eastAsia="en-AU"/>
              </w:rPr>
              <w:t>.g. participant number</w:t>
            </w: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 </w:t>
            </w:r>
          </w:p>
        </w:tc>
        <w:tc>
          <w:tcPr>
            <w:tcW w:w="48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E4D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</w:p>
        </w:tc>
        <w:tc>
          <w:tcPr>
            <w:tcW w:w="524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E4E" w14:textId="607EA4D7" w:rsidR="00E4028C" w:rsidRPr="00DC7C06" w:rsidRDefault="00855BA0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9</w:t>
            </w:r>
            <w:r w:rsidR="00DA22C0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-1</w:t>
            </w:r>
            <w:r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4</w:t>
            </w:r>
            <w:r w:rsidR="009B2019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, T</w:t>
            </w:r>
            <w:r w:rsidR="0064370D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able 1-3</w:t>
            </w:r>
          </w:p>
        </w:tc>
      </w:tr>
      <w:tr w:rsidR="00E4028C" w:rsidRPr="00DC7C06" w14:paraId="536E2E55" w14:textId="77777777" w:rsidTr="00DA22C0">
        <w:tc>
          <w:tcPr>
            <w:tcW w:w="997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E50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30. </w:t>
            </w:r>
          </w:p>
        </w:tc>
        <w:tc>
          <w:tcPr>
            <w:tcW w:w="1373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E51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Data and findings consistent </w:t>
            </w:r>
          </w:p>
        </w:tc>
        <w:tc>
          <w:tcPr>
            <w:tcW w:w="2058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E52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Was there consistency between the data presented and the findings? </w:t>
            </w:r>
          </w:p>
        </w:tc>
        <w:tc>
          <w:tcPr>
            <w:tcW w:w="48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E53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</w:p>
        </w:tc>
        <w:tc>
          <w:tcPr>
            <w:tcW w:w="524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E54" w14:textId="4A84ACCC" w:rsidR="00E4028C" w:rsidRPr="00DC7C06" w:rsidRDefault="00855BA0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9</w:t>
            </w:r>
            <w:r w:rsidR="00DA22C0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-</w:t>
            </w:r>
            <w:r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18</w:t>
            </w:r>
            <w:r w:rsidR="00054373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 xml:space="preserve">, Figure </w:t>
            </w:r>
            <w:r w:rsidR="00DA22C0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1</w:t>
            </w:r>
          </w:p>
        </w:tc>
      </w:tr>
      <w:tr w:rsidR="00E4028C" w:rsidRPr="00DC7C06" w14:paraId="536E2E5B" w14:textId="77777777" w:rsidTr="00DA22C0">
        <w:tc>
          <w:tcPr>
            <w:tcW w:w="997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E56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31. </w:t>
            </w:r>
          </w:p>
        </w:tc>
        <w:tc>
          <w:tcPr>
            <w:tcW w:w="1373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E57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Clarity of major themes </w:t>
            </w:r>
          </w:p>
        </w:tc>
        <w:tc>
          <w:tcPr>
            <w:tcW w:w="2058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E58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Were major themes clearly presented in the findings? </w:t>
            </w:r>
          </w:p>
        </w:tc>
        <w:tc>
          <w:tcPr>
            <w:tcW w:w="48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E59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</w:p>
        </w:tc>
        <w:tc>
          <w:tcPr>
            <w:tcW w:w="524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E5A" w14:textId="643CAEA5" w:rsidR="00E4028C" w:rsidRPr="00DC7C06" w:rsidRDefault="00855BA0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9</w:t>
            </w:r>
            <w:r w:rsidR="00DA22C0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-1</w:t>
            </w:r>
            <w:r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4</w:t>
            </w:r>
            <w:bookmarkStart w:id="0" w:name="_GoBack"/>
            <w:bookmarkEnd w:id="0"/>
            <w:r w:rsidR="0064370D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, Table 1-3</w:t>
            </w:r>
          </w:p>
        </w:tc>
      </w:tr>
      <w:tr w:rsidR="00E4028C" w:rsidRPr="00DC7C06" w14:paraId="536E2E61" w14:textId="77777777" w:rsidTr="00DA22C0">
        <w:tc>
          <w:tcPr>
            <w:tcW w:w="997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E5C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32. </w:t>
            </w:r>
          </w:p>
        </w:tc>
        <w:tc>
          <w:tcPr>
            <w:tcW w:w="1373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E5D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Clarity of minor themes </w:t>
            </w:r>
          </w:p>
        </w:tc>
        <w:tc>
          <w:tcPr>
            <w:tcW w:w="2058" w:type="pct"/>
            <w:tcBorders>
              <w:top w:val="nil"/>
              <w:left w:val="nil"/>
              <w:bottom w:val="single" w:sz="6" w:space="0" w:color="CFD5E4"/>
              <w:right w:val="nil"/>
            </w:tcBorders>
            <w:tcMar>
              <w:top w:w="156" w:type="dxa"/>
              <w:left w:w="156" w:type="dxa"/>
              <w:bottom w:w="156" w:type="dxa"/>
              <w:right w:w="156" w:type="dxa"/>
            </w:tcMar>
            <w:vAlign w:val="bottom"/>
            <w:hideMark/>
          </w:tcPr>
          <w:p w14:paraId="536E2E5E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 w:rsidRPr="00DC7C06"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Is there a description of diverse cases or discussion of minor themes?</w:t>
            </w:r>
          </w:p>
        </w:tc>
        <w:tc>
          <w:tcPr>
            <w:tcW w:w="48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E5F" w14:textId="77777777" w:rsidR="00E4028C" w:rsidRPr="00DC7C06" w:rsidRDefault="00E4028C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</w:p>
        </w:tc>
        <w:tc>
          <w:tcPr>
            <w:tcW w:w="524" w:type="pct"/>
            <w:tcBorders>
              <w:top w:val="nil"/>
              <w:left w:val="nil"/>
              <w:bottom w:val="single" w:sz="6" w:space="0" w:color="CFD5E4"/>
              <w:right w:val="nil"/>
            </w:tcBorders>
          </w:tcPr>
          <w:p w14:paraId="536E2E60" w14:textId="77777777" w:rsidR="00E4028C" w:rsidRPr="00DC7C06" w:rsidRDefault="0064370D" w:rsidP="00DC7C06">
            <w:pPr>
              <w:spacing w:after="0" w:line="312" w:lineRule="atLeast"/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</w:pPr>
            <w:r>
              <w:rPr>
                <w:rFonts w:ascii="inherit" w:eastAsia="Times New Roman" w:hAnsi="inherit" w:cs="Arial"/>
                <w:sz w:val="24"/>
                <w:szCs w:val="24"/>
                <w:lang w:eastAsia="en-AU"/>
              </w:rPr>
              <w:t>Table 1-3</w:t>
            </w:r>
          </w:p>
        </w:tc>
      </w:tr>
    </w:tbl>
    <w:p w14:paraId="536E2E62" w14:textId="77777777" w:rsidR="00DC7C06" w:rsidRDefault="00DC7C06"/>
    <w:p w14:paraId="536E2E63" w14:textId="77777777" w:rsidR="00DC7C06" w:rsidRDefault="00DC7C06"/>
    <w:p w14:paraId="536E2E64" w14:textId="77777777" w:rsidR="0064370D" w:rsidRPr="0064370D" w:rsidRDefault="0087539D" w:rsidP="0064370D">
      <w:pPr>
        <w:pStyle w:val="EndNoteBibliography"/>
      </w:pPr>
      <w:r>
        <w:fldChar w:fldCharType="begin"/>
      </w:r>
      <w:r w:rsidR="00DC7C06">
        <w:instrText xml:space="preserve"> ADDIN EN.REFLIST </w:instrText>
      </w:r>
      <w:r>
        <w:fldChar w:fldCharType="separate"/>
      </w:r>
      <w:r w:rsidR="0064370D" w:rsidRPr="0064370D">
        <w:t>1.</w:t>
      </w:r>
      <w:r w:rsidR="0064370D" w:rsidRPr="0064370D">
        <w:tab/>
        <w:t>Tong A, Sainsbury P, Craig J. Consolidated criteria for reporting qualitative research (COREQ): a 32-item checklist for interviews and focus groups. International Journal for Quality in Health Care. 2007;19(6):349-57.</w:t>
      </w:r>
    </w:p>
    <w:p w14:paraId="536E2E65" w14:textId="704BBCFD" w:rsidR="00930926" w:rsidRDefault="0087539D">
      <w:r>
        <w:fldChar w:fldCharType="end"/>
      </w:r>
    </w:p>
    <w:sectPr w:rsidR="00930926" w:rsidSect="0087539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inherit">
    <w:altName w:val="Times New Roman"/>
    <w:panose1 w:val="00000000000000000000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section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DC7C06"/>
    <w:rsid w:val="00054373"/>
    <w:rsid w:val="002D1EE7"/>
    <w:rsid w:val="00373C7F"/>
    <w:rsid w:val="0064370D"/>
    <w:rsid w:val="00855BA0"/>
    <w:rsid w:val="0087539D"/>
    <w:rsid w:val="008A4A26"/>
    <w:rsid w:val="008C709E"/>
    <w:rsid w:val="009B2019"/>
    <w:rsid w:val="00A7416F"/>
    <w:rsid w:val="00A93225"/>
    <w:rsid w:val="00AC3BDB"/>
    <w:rsid w:val="00B262BC"/>
    <w:rsid w:val="00DA22C0"/>
    <w:rsid w:val="00DC7C06"/>
    <w:rsid w:val="00E4028C"/>
    <w:rsid w:val="00EC3A70"/>
    <w:rsid w:val="00F9647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36E2D59"/>
  <w15:docId w15:val="{A3D0EF0B-18E2-414F-8887-64DB30E4AF4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87539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Strong">
    <w:name w:val="Strong"/>
    <w:basedOn w:val="DefaultParagraphFont"/>
    <w:uiPriority w:val="22"/>
    <w:qFormat/>
    <w:rsid w:val="00DC7C06"/>
    <w:rPr>
      <w:b/>
      <w:bCs/>
    </w:rPr>
  </w:style>
  <w:style w:type="paragraph" w:styleId="NormalWeb">
    <w:name w:val="Normal (Web)"/>
    <w:basedOn w:val="Normal"/>
    <w:uiPriority w:val="99"/>
    <w:semiHidden/>
    <w:unhideWhenUsed/>
    <w:rsid w:val="00DC7C0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character" w:styleId="Emphasis">
    <w:name w:val="Emphasis"/>
    <w:basedOn w:val="DefaultParagraphFont"/>
    <w:uiPriority w:val="20"/>
    <w:qFormat/>
    <w:rsid w:val="00DC7C06"/>
    <w:rPr>
      <w:i/>
      <w:iCs/>
    </w:rPr>
  </w:style>
  <w:style w:type="paragraph" w:customStyle="1" w:styleId="EndNoteBibliographyTitle">
    <w:name w:val="EndNote Bibliography Title"/>
    <w:basedOn w:val="Normal"/>
    <w:link w:val="EndNoteBibliographyTitleChar"/>
    <w:rsid w:val="00DC7C06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C7C06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C7C06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C7C06"/>
    <w:rPr>
      <w:rFonts w:ascii="Calibri" w:hAnsi="Calibri"/>
      <w:noProof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4028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4028C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64503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6427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6898167">
              <w:marLeft w:val="0"/>
              <w:marRight w:val="75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030754">
              <w:marLeft w:val="0"/>
              <w:marRight w:val="0"/>
              <w:marTop w:val="0"/>
              <w:marBottom w:val="18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60472370">
          <w:marLeft w:val="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DD79CAE0E1D5BB43AB4DC219C20D23A7" ma:contentTypeVersion="13" ma:contentTypeDescription="Create a new document." ma:contentTypeScope="" ma:versionID="dc076f588bfe4721dcacd3b65d0a0383">
  <xsd:schema xmlns:xsd="http://www.w3.org/2001/XMLSchema" xmlns:xs="http://www.w3.org/2001/XMLSchema" xmlns:p="http://schemas.microsoft.com/office/2006/metadata/properties" xmlns:ns3="17064a37-68fa-4035-9fc0-3b432d3255ed" xmlns:ns4="afbc9880-6c7f-4afa-ae37-91bdd010d5aa" targetNamespace="http://schemas.microsoft.com/office/2006/metadata/properties" ma:root="true" ma:fieldsID="00b0eaafb3fdadf7dba93ee51be3bd88" ns3:_="" ns4:_="">
    <xsd:import namespace="17064a37-68fa-4035-9fc0-3b432d3255ed"/>
    <xsd:import namespace="afbc9880-6c7f-4afa-ae37-91bdd010d5aa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AutoTags" minOccurs="0"/>
                <xsd:element ref="ns4:MediaServiceOCR" minOccurs="0"/>
                <xsd:element ref="ns4:MediaServiceDateTaken" minOccurs="0"/>
                <xsd:element ref="ns4:MediaServiceLocation" minOccurs="0"/>
                <xsd:element ref="ns4:MediaServiceGenerationTime" minOccurs="0"/>
                <xsd:element ref="ns4:MediaServiceEventHashCode" minOccurs="0"/>
                <xsd:element ref="ns4:MediaServiceAutoKeyPoints" minOccurs="0"/>
                <xsd:element ref="ns4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7064a37-68fa-4035-9fc0-3b432d3255ed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description="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fbc9880-6c7f-4afa-ae37-91bdd010d5aa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5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6" nillable="true" ma:displayName="Location" ma:internalName="MediaServiceLocation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F1317A2B-40B3-46EB-B850-F3BDF711A736}">
  <ds:schemaRefs>
    <ds:schemaRef ds:uri="http://www.w3.org/XML/1998/namespace"/>
    <ds:schemaRef ds:uri="17064a37-68fa-4035-9fc0-3b432d3255ed"/>
    <ds:schemaRef ds:uri="http://schemas.microsoft.com/office/infopath/2007/PartnerControls"/>
    <ds:schemaRef ds:uri="http://purl.org/dc/dcmitype/"/>
    <ds:schemaRef ds:uri="afbc9880-6c7f-4afa-ae37-91bdd010d5aa"/>
    <ds:schemaRef ds:uri="http://schemas.microsoft.com/office/2006/metadata/properties"/>
    <ds:schemaRef ds:uri="http://schemas.openxmlformats.org/package/2006/metadata/core-properties"/>
    <ds:schemaRef ds:uri="http://schemas.microsoft.com/office/2006/documentManagement/types"/>
    <ds:schemaRef ds:uri="http://purl.org/dc/terms/"/>
    <ds:schemaRef ds:uri="http://purl.org/dc/elements/1.1/"/>
  </ds:schemaRefs>
</ds:datastoreItem>
</file>

<file path=customXml/itemProps2.xml><?xml version="1.0" encoding="utf-8"?>
<ds:datastoreItem xmlns:ds="http://schemas.openxmlformats.org/officeDocument/2006/customXml" ds:itemID="{C7BF7329-4092-474E-AA2B-AFEFCAD2D6FF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E427F4A7-016C-4F3E-8180-029B3A4D2A56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17064a37-68fa-4035-9fc0-3b432d3255ed"/>
    <ds:schemaRef ds:uri="afbc9880-6c7f-4afa-ae37-91bdd010d5aa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</TotalTime>
  <Pages>4</Pages>
  <Words>890</Words>
  <Characters>5079</Characters>
  <Application>Microsoft Office Word</Application>
  <DocSecurity>0</DocSecurity>
  <Lines>42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acquarie University</Company>
  <LinksUpToDate>false</LinksUpToDate>
  <CharactersWithSpaces>59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rs Hazel Jenkins</dc:creator>
  <cp:keywords/>
  <dc:description/>
  <cp:lastModifiedBy>Dr Hazel Jenkins</cp:lastModifiedBy>
  <cp:revision>4</cp:revision>
  <dcterms:created xsi:type="dcterms:W3CDTF">2020-08-17T03:00:00Z</dcterms:created>
  <dcterms:modified xsi:type="dcterms:W3CDTF">2020-08-19T00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DD79CAE0E1D5BB43AB4DC219C20D23A7</vt:lpwstr>
  </property>
</Properties>
</file>